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250F2" w:rsidRPr="007040A3" w:rsidRDefault="00C250F2" w:rsidP="00C250F2">
      <w:pPr>
        <w:rPr>
          <w:lang w:val="en-US"/>
        </w:rPr>
      </w:pPr>
      <w:r w:rsidRPr="007040A3">
        <w:rPr>
          <w:lang w:val="en-US"/>
        </w:rPr>
        <w:t>Updated complete list of hereditary chorea</w:t>
      </w:r>
    </w:p>
    <w:p w:rsidR="00C250F2" w:rsidRPr="007040A3" w:rsidRDefault="00C250F2" w:rsidP="00C250F2">
      <w:pPr>
        <w:rPr>
          <w:lang w:val="en-US"/>
        </w:rPr>
      </w:pPr>
    </w:p>
    <w:tbl>
      <w:tblPr>
        <w:tblW w:w="907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4"/>
        <w:gridCol w:w="1561"/>
        <w:gridCol w:w="850"/>
        <w:gridCol w:w="3683"/>
        <w:gridCol w:w="995"/>
        <w:gridCol w:w="709"/>
      </w:tblGrid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Designation</w:t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Less common movement phenotype</w:t>
            </w: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Clinical clues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OMIM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MOI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FTL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jxzdHlsZSBmYWNlPSJzdXBlcnNjcmlwdCI+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jxzdHlsZSBmYWNlPSJzdXBlcnNjcmlwdCI+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stonia, parkinsonism</w:t>
            </w: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Neuroferritinopathy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PHN0eWxlIGZhY2U9InN1cGVyc2NyaXB0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PHN0eWxlIGZhY2U9InN1cGVyc2NyaXB0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: dystonia, chorea, parkinsonism, and variable additional clinical features including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oromandibular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yskinesia, dysphagia, cognitive impairment, behavioral symptoms, low serum ferritin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, caudate, putamen, SN, red nucleus; cystic BG changes –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pallidal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crosis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15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HTT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Group&lt;/Author&gt;&lt;Year&gt;1993&lt;/Year&gt;&lt;RecNum&gt;286&lt;/RecNum&gt;&lt;DisplayText&gt;&lt;style face="superscript"&gt;792&lt;/style&gt;&lt;/DisplayText&gt;&lt;record&gt;&lt;rec-number&gt;286&lt;/rec-number&gt;&lt;foreign-keys&gt;&lt;key app="EN" db-id="evt9rs9wb5sexces9voxv9txtzadt29aee0t" timestamp="0"&gt;286&lt;/key&gt;&lt;/foreign-keys&gt;&lt;ref-type name="Journal Article"&gt;17&lt;/ref-type&gt;&lt;contributors&gt;&lt;authors&gt;&lt;author&gt;Huntington&amp;apos;s Disease Collaborative Research Group&lt;/author&gt;&lt;/authors&gt;&lt;/contributors&gt;&lt;titles&gt;&lt;title&gt;A novel gene containing a trinucleotide repeat that is expanded and unstable on Huntington&amp;apos;s disease chromosomes. The Huntington&amp;apos;s Disease Collaborative Research Group&lt;/title&gt;&lt;secondary-title&gt;Cell&lt;/secondary-title&gt;&lt;/titles&gt;&lt;periodical&gt;&lt;full-title&gt;Cell&lt;/full-title&gt;&lt;/periodical&gt;&lt;pages&gt;971-83&lt;/pages&gt;&lt;volume&gt;72&lt;/volume&gt;&lt;number&gt;6&lt;/number&gt;&lt;keywords&gt;&lt;keyword&gt;Amino Acid Sequence&lt;/keyword&gt;&lt;keyword&gt;Base Sequence&lt;/keyword&gt;&lt;keyword&gt;Chromosomes, Human, Pair 4&lt;/keyword&gt;&lt;keyword&gt;Cloning, Molecular&lt;/keyword&gt;&lt;keyword&gt;Exons&lt;/keyword&gt;&lt;keyword&gt;Gene Expression&lt;/keyword&gt;&lt;keyword&gt;Genes&lt;/keyword&gt;&lt;keyword&gt;Humans&lt;/keyword&gt;&lt;keyword&gt;Huntington Disease/*genetics&lt;/keyword&gt;&lt;keyword&gt;Molecular Sequence Data&lt;/keyword&gt;&lt;keyword&gt;Mutation&lt;/keyword&gt;&lt;keyword&gt;Oligodeoxyribonucleotides/chemistry&lt;/keyword&gt;&lt;keyword&gt;Pedigree&lt;/keyword&gt;&lt;keyword&gt;Polymerase Chain Reaction&lt;/keyword&gt;&lt;keyword&gt;Polymorphism, Genetic&lt;/keyword&gt;&lt;keyword&gt;RNA, Messenger/genetics&lt;/keyword&gt;&lt;keyword&gt;Repetitive Sequences, Nucleic Acid&lt;/keyword&gt;&lt;keyword&gt;Restriction Mapping&lt;/keyword&gt;&lt;/keywords&gt;&lt;dates&gt;&lt;year&gt;1993&lt;/year&gt;&lt;pub-dates&gt;&lt;date&gt;Mar 26&lt;/date&gt;&lt;/pub-dates&gt;&lt;/dates&gt;&lt;isbn&gt;0092-8674 (Print)&amp;#xD;0092-8674 (Linking)&lt;/isbn&gt;&lt;accession-num&gt;8458085&lt;/accession-num&gt;&lt;urls&gt;&lt;related-urls&gt;&lt;url&gt;http://www.ncbi.nlm.nih.gov/pubmed/8458085&lt;/url&gt;&lt;/related-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untington’s disease (HD): predominant chorea and dementia, young onset may have predominant parkinsonism (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Westphal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variant), additional clinical signs including myoclonus, ataxia, epilepsy, cognitive problems, and behavioral abnormalities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431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JPH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XJnb2xpczwvQXV0aG9yPjxZZWFyPjIwMDE8L1llYXI+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XJnb2xpczwvQXV0aG9yPjxZZWFyPjIwMDE8L1llYXI+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HD-like phenotype, to date only found in patients of African descent 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4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NKX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-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cmVlZHZlbGQ8L0F1dGhvcj48WWVhcj4yMDAyPC9ZZWFy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cmVlZHZlbGQ8L0F1dGhvcj48WWVhcj4yMDAyPC9ZZWFy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Phenotypes 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. Brain–lung–thyroid syndrome (50%): infantile onset global developmental delay, childhood onset chorea-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thetosi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hypothyroidism and pulmonary dysfunction 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. Brain and thyroid disease (30%): infantile onset global developmental delay childhood onset chorea-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thetosi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, hypothyroidism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. Isolated benign hereditary chorea (13%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ZTwvQXV0aG9yPjxZZWFyPjIwMDk8L1llYXI+PFJl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ZTwvQXV0aG9yPjxZZWFyPjIwMDk8L1llYXI+PFJl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06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vMerge w:val="restart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PDE10A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aWdnbGU8L0F1dGhvcj48WWVhcj4yMDE2PC9ZZWFyPjxS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aWdnbGU8L0F1dGhvcj48WWVhcj4yMDE2PC9ZZWFyPjxS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796, 79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Recessive form: Childhood onset axi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chorea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ballism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, variable orofacial dyskinesia, variable cognition and normal brain MRI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6921</w:t>
            </w:r>
          </w:p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vMerge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Dominant form: slowly progressive chorea with normal cognition, brain MRI with bilateral T2 striat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erintensity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 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69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RNP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MYXBsYW5jaGU8L0F1dGhvcj48WWVhcj4xOTk5PC9ZZWFy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MYXBsYW5jaGU8L0F1dGhvcj48WWVhcj4xOTk5PC9ZZWFy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HD-like phenotype, seizures, dementia (variable) 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32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VPS13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SYW1wb2xkaTwvQXV0aG9yPjxZZWFyPjIwMDE8L1llYXI+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SYW1wb2xkaTwvQXV0aG9yPjxZZWFyPjIwMDE8L1llYXI+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799, 80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Neuroacanthocytosis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Velayos Baeza&lt;/Author&gt;&lt;Year&gt;1993&lt;/Year&gt;&lt;RecNum&gt;428&lt;/RecNum&gt;&lt;DisplayText&gt;&lt;style face="superscript"&gt;801&lt;/style&gt;&lt;/DisplayText&gt;&lt;record&gt;&lt;rec-number&gt;428&lt;/rec-number&gt;&lt;foreign-keys&gt;&lt;key app="EN" db-id="evt9rs9wb5sexces9voxv9txtzadt29aee0t" timestamp="1444244401"&gt;428&lt;/key&gt;&lt;/foreign-keys&gt;&lt;ref-type name="Book Section"&gt;5&lt;/ref-type&gt;&lt;contributors&gt;&lt;authors&gt;&lt;author&gt;Velayos Baeza, A.&lt;/author&gt;&lt;author&gt;Dobson-Stone, C.&lt;/author&gt;&lt;author&gt;Rampoldi, L.&lt;/author&gt;&lt;author&gt;Bader, B.&lt;/author&gt;&lt;author&gt;Walker, R. H.&lt;/author&gt;&lt;author&gt;Danek, A.&lt;/author&gt;&lt;author&gt;Monaco, A. P.&lt;/author&gt;&lt;/authors&gt;&lt;secondary-authors&gt;&lt;author&gt;Pagon, R. A.&lt;/author&gt;&lt;author&gt;Adam, M. P.&lt;/author&gt;&lt;author&gt;Ardinger, H. H.&lt;/author&gt;&lt;author&gt;Wallace, S. E.&lt;/author&gt;&lt;author&gt;Amemiya, A.&lt;/author&gt;&lt;author&gt;Bean, L. J. H.&lt;/author&gt;&lt;author&gt;Bird, T. D.&lt;/author&gt;&lt;author&gt;Dolan, C. R.&lt;/author&gt;&lt;author&gt;Fong, C. T.&lt;/author&gt;&lt;author&gt;Smith, R. J. H.&lt;/author&gt;&lt;author&gt;Stephens, K.&lt;/author&gt;&lt;/secondary-authors&gt;&lt;/contributors&gt;&lt;titles&gt;&lt;title&gt;Chorea-Acanthocytosis&lt;/title&gt;&lt;secondary-title&gt;GeneReviews(R)&lt;/secondary-title&gt;&lt;/titles&gt;&lt;dates&gt;&lt;year&gt;1993&lt;/year&gt;&lt;/dates&gt;&lt;pub-location&gt;Seattle (WA)&lt;/pub-location&gt;&lt;accession-num&gt;20301561&lt;/accession-num&gt;&lt;urls&gt;&lt;related-urls&gt;&lt;url&gt;http://www.ncbi.nlm.nih.gov/pubmed/20301561&lt;/url&gt;&lt;/related-urls&gt;&lt;/urls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80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chorea, occasionally parkinsonism, dystonia (feeding dystonia)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orofaci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dyskinesia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seizures, dementia, myopathy, psychiatric symptoms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canthocytosi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(variable), elevated CK, reduced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chorein</w:t>
            </w:r>
            <w:proofErr w:type="spellEnd"/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59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XK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zwvQXV0aG9yPjxZZWFyPjE5OTQ8L1llYXI+PFJlY051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zwvQXV0aG9yPjxZZWFyPjE5OTQ8L1llYXI+PFJlY051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80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cLeod syndrome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Jung&lt;/Author&gt;&lt;Year&gt;2011&lt;/Year&gt;&lt;RecNum&gt;482&lt;/RecNum&gt;&lt;DisplayText&gt;&lt;style face="superscript"&gt;803&lt;/style&gt;&lt;/DisplayText&gt;&lt;record&gt;&lt;rec-number&gt;482&lt;/rec-number&gt;&lt;foreign-keys&gt;&lt;key app="EN" db-id="evt9rs9wb5sexces9voxv9txtzadt29aee0t" timestamp="1444244620"&gt;482&lt;/key&gt;&lt;/foreign-keys&gt;&lt;ref-type name="Journal Article"&gt;17&lt;/ref-type&gt;&lt;contributors&gt;&lt;authors&gt;&lt;author&gt;Jung, H. H.&lt;/author&gt;&lt;author&gt;Danek, A.&lt;/author&gt;&lt;author&gt;Walker, R. H.&lt;/author&gt;&lt;/authors&gt;&lt;/contributors&gt;&lt;auth-address&gt;Department of Neurology, University Hospital Zurich, Zurich, Switzerland. hans.jung@usz.ch&lt;/auth-address&gt;&lt;titles&gt;&lt;title&gt;Neuroacanthocytosis syndromes&lt;/title&gt;&lt;secondary-title&gt;Orphanet J Rare Dis&lt;/secondary-title&gt;&lt;alt-title&gt;Orphanet journal of rare diseases&lt;/alt-title&gt;&lt;/titles&gt;&lt;periodical&gt;&lt;full-title&gt;Orphanet J Rare Dis&lt;/full-title&gt;&lt;abbr-1&gt;Orphanet journal of rare diseases&lt;/abbr-1&gt;&lt;/periodical&gt;&lt;alt-periodical&gt;&lt;full-title&gt;Orphanet J Rare Dis&lt;/full-title&gt;&lt;abbr-1&gt;Orphanet journal of rare diseases&lt;/abbr-1&gt;&lt;/alt-periodical&gt;&lt;pages&gt;68&lt;/pages&gt;&lt;volume&gt;6&lt;/volume&gt;&lt;keywords&gt;&lt;keyword&gt;Abetalipoproteinemia/genetics/pathology/therapy&lt;/keyword&gt;&lt;keyword&gt;Adult&lt;/keyword&gt;&lt;keyword&gt;Basal Ganglia/pathology&lt;/keyword&gt;&lt;keyword&gt;Child&lt;/keyword&gt;&lt;keyword&gt;Cognition Disorders/genetics/pathology/therapy&lt;/keyword&gt;&lt;keyword&gt;Female&lt;/keyword&gt;&lt;keyword&gt;Humans&lt;/keyword&gt;&lt;keyword&gt;Hypobetalipoproteinemias/genetics/pathology/therapy&lt;/keyword&gt;&lt;keyword&gt;Male&lt;/keyword&gt;&lt;keyword&gt;Movement Disorders/genetics/pathology/therapy&lt;/keyword&gt;&lt;keyword&gt;*Neuroacanthocytosis/classification/genetics/pathology/physiopathology&lt;/keyword&gt;&lt;keyword&gt;Syndrome&lt;/keyword&gt;&lt;/keywords&gt;&lt;dates&gt;&lt;year&gt;2011&lt;/year&gt;&lt;/dates&gt;&lt;isbn&gt;1750-1172 (Electronic)&amp;#xD;1750-1172 (Linking)&lt;/isbn&gt;&lt;accession-num&gt;22027213&lt;/accession-num&gt;&lt;urls&gt;&lt;related-urls&gt;&lt;url&gt;http://www.ncbi.nlm.nih.gov/pubmed/22027213&lt;/url&gt;&lt;/related-urls&gt;&lt;/urls&gt;&lt;custom2&gt;3212896&lt;/custom2&gt;&lt;electronic-resource-num&gt;10.1186/1750-1172-6-68&lt;/electronic-resource-num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80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chorea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behavioral and psychiatric symptoms, seizures, myopathy, cardiomyopathy, cardiac arrhythmias, neuropathy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canthocytosi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elevated CK and liver enzymes, reduced or absent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Kx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Kell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blood group antigens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1485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  <w:tr w:rsidR="00C250F2" w:rsidRPr="007040A3" w:rsidTr="006C6A7B">
        <w:tc>
          <w:tcPr>
            <w:tcW w:w="9072" w:type="dxa"/>
            <w:gridSpan w:val="6"/>
            <w:shd w:val="clear" w:color="auto" w:fill="auto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Combined phenotypes: where chorea coexists with (an)other movement disorder(s) as a prominent and consistent feature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ACAT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PHN0eWxlIGZhY2U9InN1cGVyc2NyaXB0Ij40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PHN0eWxlIGZhY2U9InN1cGVyc2NyaXB0Ij40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4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Mitochondri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cetoacetyl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-CoA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thiolase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eficiency: metabolic decompensation and basal ganglia injury during acute stress resulting in dystonia and chore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Mitchell GA&lt;/Author&gt;&lt;Year&gt;2001&lt;/Year&gt;&lt;RecNum&gt;107&lt;/RecNum&gt;&lt;DisplayText&gt;&lt;style face="superscript"&gt;444&lt;/style&gt;&lt;/DisplayText&gt;&lt;record&gt;&lt;rec-number&gt;107&lt;/rec-number&gt;&lt;foreign-keys&gt;&lt;key app="EN" db-id="evt9rs9wb5sexces9voxv9txtzadt29aee0t" timestamp="0"&gt;107&lt;/key&gt;&lt;/foreign-keys&gt;&lt;ref-type name="Book Section"&gt;5&lt;/ref-type&gt;&lt;contributors&gt;&lt;authors&gt;&lt;author&gt;Mitchell GA, Fukao T&lt;/author&gt;&lt;/authors&gt;&lt;secondary-authors&gt;&lt;author&gt;Scriver, C.R. &lt;/author&gt;&lt;author&gt;Beaudet, A.L. &lt;/author&gt;&lt;author&gt;Sly, W.S. &lt;/author&gt;&lt;author&gt;Valle, D.&lt;/author&gt;&lt;/secondary-authors&gt;&lt;/contributors&gt;&lt;titles&gt;&lt;title&gt;Inborn errors of ketone body metabolism&lt;/title&gt;&lt;secondary-title&gt;The metabolic and molecular bases of inherited disease&lt;/secondary-title&gt;&lt;/titles&gt;&lt;pages&gt;2327–56&lt;/pages&gt;&lt;dates&gt;&lt;year&gt;2001&lt;/year&gt;&lt;/dates&gt;&lt;pub-location&gt;New York&lt;/pub-location&gt;&lt;publisher&gt;McGraw-Hill&lt;/publisher&gt;&lt;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4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0375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56B01">
              <w:rPr>
                <w:rFonts w:cs="Arial"/>
                <w:sz w:val="20"/>
                <w:szCs w:val="20"/>
                <w:lang w:val="en-US"/>
              </w:rPr>
              <w:t>DYT/CHOR-</w:t>
            </w:r>
            <w:r w:rsidRPr="00E56B01">
              <w:rPr>
                <w:rFonts w:cs="Arial"/>
                <w:i/>
                <w:iCs/>
                <w:sz w:val="20"/>
                <w:szCs w:val="20"/>
                <w:lang w:val="en-US"/>
              </w:rPr>
              <w:t>ADAR</w:t>
            </w:r>
            <w:r w:rsidRPr="00E56B01">
              <w:rPr>
                <w:rFonts w:cs="Arial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ZpbmdzdG9uPC9BdXRob3I+PFllYXI+MjAxNDwvWWVh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</w:fldData>
              </w:fldChar>
            </w:r>
            <w:r>
              <w:rPr>
                <w:rFonts w:cs="Arial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ZpbmdzdG9uPC9BdXRob3I+PFllYXI+MjAxNDwvWWVh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</w:fldData>
              </w:fldChar>
            </w:r>
            <w:r>
              <w:rPr>
                <w:rFonts w:cs="Arial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i/>
                <w:iCs/>
                <w:sz w:val="20"/>
                <w:szCs w:val="20"/>
                <w:lang w:val="en-US"/>
              </w:rPr>
            </w:r>
            <w:r>
              <w:rPr>
                <w:rFonts w:cs="Arial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E56B01">
              <w:rPr>
                <w:rFonts w:cs="Arial"/>
                <w:i/>
                <w:iCs/>
                <w:sz w:val="20"/>
                <w:szCs w:val="20"/>
                <w:lang w:val="en-US"/>
              </w:rPr>
            </w:r>
            <w:r w:rsidRPr="00E56B01">
              <w:rPr>
                <w:rFonts w:cs="Arial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="Arial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45, 446</w:t>
            </w:r>
            <w:r w:rsidRPr="00E56B01">
              <w:rPr>
                <w:rFonts w:cs="Arial"/>
                <w:i/>
                <w:i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E56B01">
              <w:rPr>
                <w:rFonts w:cs="Arial"/>
                <w:sz w:val="20"/>
                <w:szCs w:val="20"/>
                <w:lang w:val="en-US"/>
              </w:rPr>
              <w:t>Spasticity</w:t>
            </w: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E56B01">
              <w:rPr>
                <w:rFonts w:cs="Arial"/>
                <w:sz w:val="20"/>
                <w:szCs w:val="20"/>
                <w:lang w:val="en-US"/>
              </w:rPr>
              <w:t xml:space="preserve">Aicardi-Goutières syndrome, includes dystonia and spastic </w:t>
            </w:r>
            <w:proofErr w:type="spellStart"/>
            <w:r w:rsidRPr="00E56B01">
              <w:rPr>
                <w:rFonts w:cs="Arial"/>
                <w:sz w:val="20"/>
                <w:szCs w:val="20"/>
                <w:lang w:val="en-US"/>
              </w:rPr>
              <w:t>paraparesis</w:t>
            </w:r>
            <w:proofErr w:type="spellEnd"/>
            <w:r w:rsidRPr="00E56B01">
              <w:rPr>
                <w:rFonts w:cs="Arial"/>
                <w:sz w:val="20"/>
                <w:szCs w:val="20"/>
                <w:lang w:val="en-US"/>
              </w:rPr>
              <w:t>, MRI may reveal isolated bilateral striatal necrosis, adult-onset psychological difficulties, linked to characteristic interferon signature (upregulation of interferon-stimulated genes)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E56B01">
              <w:rPr>
                <w:rFonts w:cs="Arial"/>
                <w:sz w:val="20"/>
                <w:szCs w:val="20"/>
                <w:lang w:val="en-US"/>
              </w:rPr>
              <w:t>6150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E56B01">
              <w:rPr>
                <w:rFonts w:cs="Arial"/>
                <w:sz w:val="20"/>
                <w:szCs w:val="20"/>
                <w:lang w:val="en-US"/>
              </w:rPr>
              <w:t>AR, rarely 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FOXG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J0dW08L0F1dGhvcj48WWVhcj4yMDExPC9ZZWFyPjxS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YXV0aG9yPkZveGcgU3luZHJvbWUgU3R1ZHkgR3JvdXA8L2F1dGhvcj48L2F1dGhvcnM+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J0dW08L0F1dGhvcj48WWVhcj4yMDExPC9ZZWFyPjxS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YXV0aG9yPkZveGcgU3luZHJvbWUgU3R1ZHkgR3JvdXA8L2F1dGhvcj48L2F1dGhvcnM+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47-44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skinesia</w:t>
            </w: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Rett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-like phenotype (with congenital encephalopathy)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34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GCDH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PHN0eWxlIGZhY2U9InN1cGVyc2NyaXB0Ij40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PHN0eWxlIGZhY2U9InN1cGVyc2NyaXB0Ij40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Glutaric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ciduria type I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48c3R5bGUgZmFjZT0ic3VwZXJzY3JpcHQi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48c3R5bGUgZmFjZT0ic3VwZXJzY3JpcHQi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1, 45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chorea (usually following acute metabolic crises), parkinsonism (later)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cute metabolic crises with basal ganglia injury (predominantly putamen and caudate nucleus), severe trunc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macrocephaly, orofaci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dyskinesia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spasticity, cognitive impairment (variable), enlarged subdural space, subdural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grom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/hemorrhages, headaches, seizures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PHN0eWxlIGZhY2U9InN1cGVyc2NyaXB0Ij40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wNyUyRnMxMDU0NS0wMTEtOTI4OS01JmFtcDtyZnRfaWQ9aW5mbzpw
bWlkLzIxNDMxNjIyJmFtcDtyZnQuaXNzbj0wMTQxLTg5NTUmYW1wO3JmdC52b2x1bWU9MzQmYW1w
O3JmdC5pc3N1ZT0zJmFtcDtyZnQuc3BhZ2U9Njc3JmFtcDtyZnQucGFnZXM9Njc3LTk0JmFtcDty
ZnQuZGF0ZT0yMDExJmFtcDtyZnQuanRpdGxlPUpvdXJuYWwrb2YrSW5oZXJpdGVkK01ldGFib2xp
YytEaXNlYXNlJmFtcDtyZnQuYXRpdGxlPURpYWdub3NpcythbmQrbWFuYWdlbWVudCtvZitnbHV0
YXJpYythY2lkdXJpYSt0eXBlK0ktLXJldmlzZWQrcmVjb21tZW5kYXRpb25zLiZhbXA7cmZ0LmF1
bGFzdD1Lb2xrZXI8L3VybD48L3JlbGF0ZWQtdXJscz48L3VybHM+PGN1c3RvbTI+UE1DMzEwOTI0
MzwvY3VzdG9tMj48ZWxlY3Ryb25pYy1yZXNvdXJjZS1udW0+aHR0cDovL2R4LmRvaS5vcmcvMTAu
MTAwNy9zMTA1NDUtMDExLTkyODktNT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PHN0eWxlIGZhY2U9InN1cGVyc2NyaXB0Ij40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wNyUyRnMxMDU0NS0wMTEtOTI4OS01JmFtcDtyZnRfaWQ9aW5mbzpw
bWlkLzIxNDMxNjIyJmFtcDtyZnQuaXNzbj0wMTQxLTg5NTUmYW1wO3JmdC52b2x1bWU9MzQmYW1w
O3JmdC5pc3N1ZT0zJmFtcDtyZnQuc3BhZ2U9Njc3JmFtcDtyZnQucGFnZXM9Njc3LTk0JmFtcDty
ZnQuZGF0ZT0yMDExJmFtcDtyZnQuanRpdGxlPUpvdXJuYWwrb2YrSW5oZXJpdGVkK01ldGFib2xp
YytEaXNlYXNlJmFtcDtyZnQuYXRpdGxlPURpYWdub3NpcythbmQrbWFuYWdlbWVudCtvZitnbHV0
YXJpYythY2lkdXJpYSt0eXBlK0ktLXJldmlzZWQrcmVjb21tZW5kYXRpb25zLiZhbXA7cmZ0LmF1
bGFzdD1Lb2xrZXI8L3VybD48L3JlbGF0ZWQtdXJscz48L3VybHM+PGN1c3RvbTI+UE1DMzEwOTI0
MzwvY3VzdG9tMj48ZWxlY3Ryb25pYy1yZXNvdXJjZS1udW0+aHR0cDovL2R4LmRvaS5vcmcvMTAu
MTAwNy9zMTA1NDUtMDExLTkyODktNT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316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GNAO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Y2hpcmluemk8L0F1dGhvcj48WWVhcj4yMDE5PC9ZZWFy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Y2hpcmluemk8L0F1dGhvcj48WWVhcj4yMDE5PC9ZZWFy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804, 80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, motor delay, exacerbated by febrile illness, stress, high ambient temperature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4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HPRT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Gibbs&lt;/Author&gt;&lt;Year&gt;1987&lt;/Year&gt;&lt;RecNum&gt;439&lt;/RecNum&gt;&lt;DisplayText&gt;&lt;style face="superscript"&gt;454&lt;/style&gt;&lt;/DisplayText&gt;&lt;record&gt;&lt;rec-number&gt;439&lt;/rec-number&gt;&lt;foreign-keys&gt;&lt;key app="EN" db-id="evt9rs9wb5sexces9voxv9txtzadt29aee0t" timestamp="1444244403"&gt;439&lt;/key&gt;&lt;/foreign-keys&gt;&lt;ref-type name="Journal Article"&gt;17&lt;/ref-type&gt;&lt;contributors&gt;&lt;authors&gt;&lt;author&gt;Gibbs, R. A.&lt;/author&gt;&lt;author&gt;Caskey, C. T.&lt;/author&gt;&lt;/authors&gt;&lt;/contributors&gt;&lt;titles&gt;&lt;title&gt;Identification and localization of mutations at the Lesch-Nyhan locus by ribonuclease A cleavage&lt;/title&gt;&lt;secondary-title&gt;Science&lt;/secondary-title&gt;&lt;/titles&gt;&lt;periodical&gt;&lt;full-title&gt;Science&lt;/full-title&gt;&lt;/periodical&gt;&lt;pages&gt;303-5&lt;/pages&gt;&lt;volume&gt;236&lt;/volume&gt;&lt;number&gt;4799&lt;/number&gt;&lt;keywords&gt;&lt;keyword&gt;Cell Line&lt;/keyword&gt;&lt;keyword&gt;Chromosome Deletion&lt;/keyword&gt;&lt;keyword&gt;HeLa Cells/enzymology&lt;/keyword&gt;&lt;keyword&gt;Humans&lt;/keyword&gt;&lt;keyword&gt;Hypoxanthine Phosphoribosyltransferase/*genetics&lt;/keyword&gt;&lt;keyword&gt;Lesch-Nyhan Syndrome/*genetics&lt;/keyword&gt;&lt;keyword&gt;*Mutation&lt;/keyword&gt;&lt;keyword&gt;Nucleic Acid Hybridization&lt;/keyword&gt;&lt;keyword&gt;RNA, Messenger/genetics&lt;/keyword&gt;&lt;keyword&gt;Ribonuclease, Pancreatic&lt;/keyword&gt;&lt;/keywords&gt;&lt;dates&gt;&lt;year&gt;1987&lt;/year&gt;&lt;pub-dates&gt;&lt;date&gt;Apr 17&lt;/date&gt;&lt;/pub-dates&gt;&lt;/dates&gt;&lt;isbn&gt;0036-8075 (Print)&amp;#xD;0036-8075 (Linking)&lt;/isbn&gt;&lt;accession-num&gt;3563511&lt;/accession-num&gt;&lt;urls&gt;&lt;related-urls&gt;&lt;url&gt;http://www.ncbi.nlm.nih.gov/pubmed/3563511&lt;/url&gt;&lt;/related-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Lesch-Nyhan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yndrome: dystonia, chorea, occasionally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ballism</w:t>
            </w:r>
            <w:proofErr w:type="spellEnd"/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hyperuricemia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crystallur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developmental delay/intellectual disability, eye movement abnormalities, spasticity, compulsive self-injurious behavior, gouty arthritis, nephrolithiasis, renal failure 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003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MUT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Jansen&lt;/Author&gt;&lt;Year&gt;1990&lt;/Year&gt;&lt;RecNum&gt;444&lt;/RecNum&gt;&lt;DisplayText&gt;&lt;style face="superscript"&gt;455&lt;/style&gt;&lt;/DisplayText&gt;&lt;record&gt;&lt;rec-number&gt;444&lt;/rec-number&gt;&lt;foreign-keys&gt;&lt;key app="EN" db-id="evt9rs9wb5sexces9voxv9txtzadt29aee0t" timestamp="1444244405"&gt;444&lt;/key&gt;&lt;/foreign-keys&gt;&lt;ref-type name="Journal Article"&gt;17&lt;/ref-type&gt;&lt;contributors&gt;&lt;authors&gt;&lt;author&gt;Jansen, R.&lt;/author&gt;&lt;author&gt;Ledley, F. D.&lt;/author&gt;&lt;/authors&gt;&lt;/contributors&gt;&lt;auth-address&gt;Howard Hughes Medical Institute, Department of Cell Biology, Baylor College of Medicine, Houston, TX 77030.&lt;/auth-address&gt;&lt;titles&gt;&lt;title&gt;Heterozygous mutations at the mut locus in fibroblasts with mut0 methylmalonic acidemia identified by polymerase-chain-reaction cDNA cloning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808-14&lt;/pages&gt;&lt;volume&gt;47&lt;/volume&gt;&lt;number&gt;5&lt;/number&gt;&lt;edition&gt;1990/11/01&lt;/edition&gt;&lt;keywords&gt;&lt;keyword&gt;Amino Acid Sequence&lt;/keyword&gt;&lt;keyword&gt;Cell Line&lt;/keyword&gt;&lt;keyword&gt;DNA/chemistry&lt;/keyword&gt;&lt;keyword&gt;Fibroblasts/metabolism&lt;/keyword&gt;&lt;keyword&gt;*Heterozygote&lt;/keyword&gt;&lt;keyword&gt;Humans&lt;/keyword&gt;&lt;keyword&gt;Infant, Newborn&lt;/keyword&gt;&lt;keyword&gt;Male&lt;/keyword&gt;&lt;keyword&gt;Methylmalonyl-CoA Mutase/blood/*genetics&lt;/keyword&gt;&lt;keyword&gt;*Mutation&lt;/keyword&gt;&lt;keyword&gt;Polymerase Chain Reaction&lt;/keyword&gt;&lt;keyword&gt;Solubility&lt;/keyword&gt;&lt;/keywords&gt;&lt;dates&gt;&lt;year&gt;1990&lt;/year&gt;&lt;pub-dates&gt;&lt;date&gt;Nov&lt;/date&gt;&lt;/pub-dates&gt;&lt;/dates&gt;&lt;isbn&gt;0002-9297 (Print)&amp;#xD;0002-9297&lt;/isbn&gt;&lt;accession-num&gt;1977311&lt;/accession-num&gt;&lt;urls&gt;&lt;/urls&gt;&lt;custom2&gt;Pmc1683687&lt;/custom2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Methylmalonic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cidur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chorea, occasionally ataxia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onatal-onset vomiting, seizures, lethargy and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ketoacidosis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erammonem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developmental delay, spasticity, pancreatitis, nephritis, growth failure, acute metabolic crises with confusion/encephalopathy, basal ganglia injury (predominantly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globu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pallidu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51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CCA/PCCB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Richard&lt;/Author&gt;&lt;Year&gt;1997&lt;/Year&gt;&lt;RecNum&gt;445&lt;/RecNum&gt;&lt;DisplayText&gt;&lt;style face="superscript"&gt;457&lt;/style&gt;&lt;/DisplayText&gt;&lt;record&gt;&lt;rec-number&gt;445&lt;/rec-number&gt;&lt;foreign-keys&gt;&lt;key app="EN" db-id="evt9rs9wb5sexces9voxv9txtzadt29aee0t" timestamp="1444244405"&gt;445&lt;/key&gt;&lt;/foreign-keys&gt;&lt;ref-type name="Journal Article"&gt;17&lt;/ref-type&gt;&lt;contributors&gt;&lt;authors&gt;&lt;author&gt;Richard, E.&lt;/author&gt;&lt;author&gt;Desviat, L. R.&lt;/author&gt;&lt;author&gt;Perez, B.&lt;/author&gt;&lt;author&gt;Perez-Cerda, C.&lt;/author&gt;&lt;author&gt;Ugarte, M.&lt;/author&gt;&lt;/authors&gt;&lt;/contributors&gt;&lt;auth-address&gt;Centro de Biologia Molecular Severo Ochoa, CSIC-UAM, Facultad de Ciencias, Universidad Autonoma de Madrid, Spain.&lt;/auth-address&gt;&lt;titles&gt;&lt;title&gt;Three novel splice mutations in the PCCA gene causing identical exon skipping in propionic acidemia patients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93-6&lt;/pages&gt;&lt;volume&gt;101&lt;/volume&gt;&lt;number&gt;1&lt;/number&gt;&lt;edition&gt;1998/01/07&lt;/edition&gt;&lt;keywords&gt;&lt;keyword&gt;Amino Acid Metabolism, Inborn Errors/*enzymology/*genetics&lt;/keyword&gt;&lt;keyword&gt;Base Sequence&lt;/keyword&gt;&lt;keyword&gt;Carboxy-Lyases/deficiency/*genetics&lt;/keyword&gt;&lt;keyword&gt;DNA Primers/genetics&lt;/keyword&gt;&lt;keyword&gt;DNA, Complementary/genetics&lt;/keyword&gt;&lt;keyword&gt;Exons&lt;/keyword&gt;&lt;keyword&gt;Genotype&lt;/keyword&gt;&lt;keyword&gt;Humans&lt;/keyword&gt;&lt;keyword&gt;Methylmalonyl-CoA Decarboxylase&lt;/keyword&gt;&lt;keyword&gt;*Mutation&lt;/keyword&gt;&lt;keyword&gt;Phenotype&lt;/keyword&gt;&lt;keyword&gt;Polymerase Chain Reaction&lt;/keyword&gt;&lt;keyword&gt;Propionates/*blood&lt;/keyword&gt;&lt;keyword&gt;RNA Splicing&lt;/keyword&gt;&lt;/keywords&gt;&lt;dates&gt;&lt;year&gt;1997&lt;/year&gt;&lt;pub-dates&gt;&lt;date&gt;Nov&lt;/date&gt;&lt;/pub-dates&gt;&lt;/dates&gt;&lt;isbn&gt;0340-6717 (Print)&amp;#xD;0340-6717&lt;/isbn&gt;&lt;accession-num&gt;9385377&lt;/accession-num&gt;&lt;urls&gt;&lt;/urls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ropionic acidur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occasionally chorea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onatal-onset vomiting, seizures, lethargy and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ketoacidosis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hyperammonem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, developmental delay, spasticity, cardiomyopathy, acute metabolic crises with confusion/encephalopathy, basal ganglia injury (predominantly putamen and caudate nucleus)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0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X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RNF216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YW50ZW5zPC9BdXRob3I+PFllYXI+MjAxNTwvWWVhcj48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YW50ZW5zPC9BdXRob3I+PFllYXI+MjAxNTwvWWVhcj48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806-80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3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Huntington-like disorder, chorea develops in second or third decade, gait ataxia, nystagmus, dysarthria and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dysmetria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>, hypogonadotropic hypogonadism</w:t>
            </w:r>
          </w:p>
        </w:tc>
        <w:tc>
          <w:tcPr>
            <w:tcW w:w="995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12840</w:t>
            </w:r>
          </w:p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9072" w:type="dxa"/>
            <w:gridSpan w:val="6"/>
            <w:shd w:val="clear" w:color="auto" w:fill="auto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Disorders that usually present with other phenotypes but can have predominant chorea</w:t>
            </w:r>
          </w:p>
        </w:tc>
      </w:tr>
      <w:tr w:rsidR="00C250F2" w:rsidRPr="007040A3" w:rsidTr="006C6A7B"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i/>
                <w:iCs/>
                <w:sz w:val="20"/>
                <w:szCs w:val="20"/>
                <w:lang w:val="en-US"/>
              </w:rPr>
              <w:t>Gene</w:t>
            </w:r>
          </w:p>
        </w:tc>
        <w:tc>
          <w:tcPr>
            <w:tcW w:w="1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Associated disease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OMIM</w:t>
            </w:r>
          </w:p>
        </w:tc>
        <w:tc>
          <w:tcPr>
            <w:tcW w:w="46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Clinical phenotype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MOI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ATX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ATN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2lkZTwvQXV0aG9yPjxZZWFyPjE5OTQ8L1llYXI+PFJl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2lkZTwvQXV0aG9yPjxZZWFyPjE5OTQ8L1llYXI+PFJl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87, 809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Dentatorubral-pallidoluysian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trophy (DRPLA)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5370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Dentatorubral-pallidoluysian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trophy (DRPLA): various combinations of myoclonus, ataxia, chorea, parkinsonism, dementia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supranuclear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aze palsy, and seizures (particularly in young patients)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X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BP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b2lkZTwvQXV0aG9yPjxZZWFyPjE5OTk8L1llYXI+PFJl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b2lkZTwvQXV0aG9yPjxZZWFyPjE5OTk8L1llYXI+PFJl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511, 512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pinocerebellar ataxi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7136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arked non-ataxia features, can present with predominant chorea, may be HD-like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DYT- 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DCAF17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48c3R5bGUgZmFjZT0ic3VwZXJzY3JpcHQi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48c3R5bGUgZmFjZT0ic3VwZXJzY3JpcHQi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415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</w:p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Woodhouse-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Sakati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yndrom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41080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Woodhouse-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Sakati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yndrome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jxzdHlsZSBmYWNlPSJzdXBlcnNjcmlw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jxzdHlsZSBmYWNlPSJzdXBlcnNjcmlw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predominant dystonia, chore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BbC1TZW1hcmk8L0F1dGhvcj48WWVhcj4yMDA3PC9ZZWFy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TQ5LTYwPC9w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BbC1TZW1hcmk8L0F1dGhvcj48WWVhcj4yMDA3PC9ZZWFy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TQ5LTYwPC9w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less common, variable additional clinical features including dysarthria, deafness, seizures, cognitive impairment, hypogonadism, alopecia, diabetes mellitus, thyroid dysfunction, acanthosis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nigran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keratoconus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camptodactyly</w:t>
            </w:r>
            <w:proofErr w:type="spellEnd"/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, SN, other BG (variable) 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ANK2-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wMTwvWWVhcj48UmVj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wMTwvWWVhcj48UmVj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Neuro-degeneration with Brain Iron Accumulation 1 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34200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Pantothenate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kinase-associated neurodegeneration (PKAN); dystonia, parkinsonism, chorea, and variable additional clinical signs: spasticity, dysarthria, cognitive decline, gaze palsy, psychiatric symptoms, </w:t>
            </w: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pigmentary</w:t>
            </w:r>
            <w:proofErr w:type="spellEnd"/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retinopathy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 – eye of the tiger sign 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CP-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(NBIA)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jxzdHlsZSBmYWNlPSJzdXBlcnNjcmlwdCI+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jI1MzktNDM8L3BhZ2VzPjx2b2x1bWU+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jxzdHlsZSBmYWNlPSJzdXBlcnNjcmlwdCI+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jI1MzktNDM8L3BhZ2VzPjx2b2x1bWU+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27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cstheme="minorHAnsi"/>
                <w:sz w:val="20"/>
                <w:szCs w:val="20"/>
                <w:lang w:val="en-US"/>
              </w:rPr>
              <w:t>Aceruloplasminemia</w:t>
            </w:r>
            <w:proofErr w:type="spellEnd"/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4290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3A24D9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s-AR"/>
              </w:rPr>
            </w:pPr>
            <w:proofErr w:type="spellStart"/>
            <w:r w:rsidRPr="003A24D9">
              <w:rPr>
                <w:rFonts w:cstheme="minorHAnsi"/>
                <w:sz w:val="20"/>
                <w:szCs w:val="20"/>
                <w:lang w:val="es-AR"/>
              </w:rPr>
              <w:t>Aceruloplasminemi</w:t>
            </w:r>
            <w:proofErr w:type="spellEnd"/>
            <w:r w:rsidRPr="003A24D9">
              <w:rPr>
                <w:rFonts w:cstheme="minorHAnsi"/>
                <w:sz w:val="20"/>
                <w:szCs w:val="20"/>
                <w:lang w:val="es-AR"/>
              </w:rPr>
              <w:t>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48c3R5bGUgZmFjZT0ic3VwZXJzY3JpcHQi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48c3R5bGUgZmFjZT0ic3VwZXJzY3JpcHQi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3A24D9">
              <w:rPr>
                <w:rFonts w:cstheme="minorHAnsi"/>
                <w:sz w:val="20"/>
                <w:szCs w:val="20"/>
                <w:lang w:val="es-AR"/>
              </w:rPr>
              <w:t xml:space="preserve">: </w:t>
            </w:r>
            <w:proofErr w:type="spellStart"/>
            <w:r w:rsidRPr="003A24D9">
              <w:rPr>
                <w:rFonts w:cstheme="minorHAnsi"/>
                <w:sz w:val="20"/>
                <w:szCs w:val="20"/>
                <w:lang w:val="es-AR"/>
              </w:rPr>
              <w:t>dystonia</w:t>
            </w:r>
            <w:proofErr w:type="spellEnd"/>
            <w:r w:rsidRPr="003A24D9">
              <w:rPr>
                <w:rFonts w:cstheme="minorHAnsi"/>
                <w:sz w:val="20"/>
                <w:szCs w:val="20"/>
                <w:lang w:val="es-AR"/>
              </w:rPr>
              <w:t xml:space="preserve">, ataxia, chorea, </w:t>
            </w:r>
            <w:proofErr w:type="spellStart"/>
            <w:r w:rsidRPr="003A24D9">
              <w:rPr>
                <w:rFonts w:cstheme="minorHAnsi"/>
                <w:sz w:val="20"/>
                <w:szCs w:val="20"/>
                <w:lang w:val="es-AR"/>
              </w:rPr>
              <w:t>parkinsonism</w:t>
            </w:r>
            <w:proofErr w:type="spellEnd"/>
            <w:r w:rsidRPr="003A24D9">
              <w:rPr>
                <w:rFonts w:cstheme="minorHAnsi"/>
                <w:sz w:val="20"/>
                <w:szCs w:val="20"/>
                <w:lang w:val="es-AR"/>
              </w:rPr>
              <w:t xml:space="preserve">, </w:t>
            </w:r>
            <w:proofErr w:type="spellStart"/>
            <w:r w:rsidRPr="003A24D9">
              <w:rPr>
                <w:rFonts w:cstheme="minorHAnsi"/>
                <w:sz w:val="20"/>
                <w:szCs w:val="20"/>
                <w:lang w:val="es-AR"/>
              </w:rPr>
              <w:t>tremors</w:t>
            </w:r>
            <w:proofErr w:type="spellEnd"/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more homogeneous involvement of primarily caudate, putamen, thalamus, dentate</w:t>
            </w:r>
          </w:p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cognitive impairment, psychiatric symptoms, diabetes mellitus, retinal degeneration, anemia, liver iron storage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C250F2" w:rsidRPr="007040A3" w:rsidTr="006C6A7B">
        <w:tc>
          <w:tcPr>
            <w:tcW w:w="1274" w:type="dxa"/>
            <w:shd w:val="clear" w:color="auto" w:fill="auto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C9orf7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SZW50b248L0F1dGhvcj48WWVhcj4yMDExPC9ZZWFyPjxS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SZW50b248L0F1dGhvcj48WWVhcj4yMDExPC9ZZWFyPjxS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810, 81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61" w:type="dxa"/>
            <w:vAlign w:val="center"/>
          </w:tcPr>
          <w:p w:rsidR="00C250F2" w:rsidRPr="007040A3" w:rsidRDefault="00C250F2" w:rsidP="006C6A7B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Frontotemporal dementia (FTD) and/or Amyotrophic Lateral Sclerosis (ALS)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05550</w:t>
            </w:r>
          </w:p>
        </w:tc>
        <w:tc>
          <w:tcPr>
            <w:tcW w:w="4678" w:type="dxa"/>
            <w:gridSpan w:val="2"/>
            <w:shd w:val="clear" w:color="auto" w:fill="auto"/>
            <w:vAlign w:val="center"/>
          </w:tcPr>
          <w:p w:rsidR="00C250F2" w:rsidRPr="007040A3" w:rsidRDefault="00C250F2" w:rsidP="006C6A7B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Broad phenotypic spectrum including frontotemporal dementia and features of motor neuron disease, atypical parkinsonism, dystonia, cerebellar signs, or chorea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C250F2" w:rsidRPr="007040A3" w:rsidRDefault="00C250F2" w:rsidP="006C6A7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  <w:r w:rsidRPr="007040A3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*</w:t>
            </w:r>
          </w:p>
        </w:tc>
      </w:tr>
    </w:tbl>
    <w:p w:rsidR="00C250F2" w:rsidRPr="007040A3" w:rsidRDefault="00C250F2" w:rsidP="00C250F2">
      <w:pPr>
        <w:jc w:val="both"/>
        <w:rPr>
          <w:rFonts w:ascii="Calibri" w:hAnsi="Calibri"/>
          <w:sz w:val="18"/>
          <w:szCs w:val="18"/>
          <w:lang w:val="en-US"/>
        </w:rPr>
      </w:pPr>
      <w:r w:rsidRPr="007040A3">
        <w:rPr>
          <w:rFonts w:ascii="Calibri" w:hAnsi="Calibri"/>
          <w:sz w:val="18"/>
          <w:szCs w:val="18"/>
          <w:lang w:val="en-US"/>
        </w:rPr>
        <w:t xml:space="preserve">AD = autosomal dominant, AR = autosomal recessive, BG = basal ganglia, CK = </w:t>
      </w:r>
      <w:proofErr w:type="spellStart"/>
      <w:r w:rsidRPr="007040A3">
        <w:rPr>
          <w:rFonts w:ascii="Calibri" w:hAnsi="Calibri"/>
          <w:sz w:val="18"/>
          <w:szCs w:val="18"/>
          <w:lang w:val="en-US"/>
        </w:rPr>
        <w:t>creatine</w:t>
      </w:r>
      <w:proofErr w:type="spellEnd"/>
      <w:r w:rsidRPr="007040A3">
        <w:rPr>
          <w:rFonts w:ascii="Calibri" w:hAnsi="Calibri"/>
          <w:sz w:val="18"/>
          <w:szCs w:val="18"/>
          <w:lang w:val="en-US"/>
        </w:rPr>
        <w:t xml:space="preserve"> kinase, GP = Globus </w:t>
      </w:r>
      <w:proofErr w:type="spellStart"/>
      <w:r w:rsidRPr="007040A3">
        <w:rPr>
          <w:rFonts w:ascii="Calibri" w:hAnsi="Calibri"/>
          <w:sz w:val="18"/>
          <w:szCs w:val="18"/>
          <w:lang w:val="en-US"/>
        </w:rPr>
        <w:t>pallidus</w:t>
      </w:r>
      <w:proofErr w:type="spellEnd"/>
      <w:r w:rsidRPr="007040A3">
        <w:rPr>
          <w:rFonts w:ascii="Calibri" w:hAnsi="Calibri"/>
          <w:sz w:val="18"/>
          <w:szCs w:val="18"/>
          <w:lang w:val="en-US"/>
        </w:rPr>
        <w:t xml:space="preserve">, HD = Huntington’s disease, MOI = Mode of inheritance, SN = </w:t>
      </w:r>
      <w:proofErr w:type="spellStart"/>
      <w:r w:rsidRPr="007040A3">
        <w:rPr>
          <w:rFonts w:ascii="Calibri" w:hAnsi="Calibri"/>
          <w:sz w:val="18"/>
          <w:szCs w:val="18"/>
          <w:lang w:val="en-US"/>
        </w:rPr>
        <w:t>Subthalamic</w:t>
      </w:r>
      <w:proofErr w:type="spellEnd"/>
      <w:r w:rsidRPr="007040A3">
        <w:rPr>
          <w:rFonts w:ascii="Calibri" w:hAnsi="Calibri"/>
          <w:sz w:val="18"/>
          <w:szCs w:val="18"/>
          <w:lang w:val="en-US"/>
        </w:rPr>
        <w:t xml:space="preserve"> nucleus, OMIM = Online Mendelian Inheritance in Man (</w:t>
      </w:r>
      <w:hyperlink r:id="rId4" w:history="1">
        <w:r w:rsidRPr="007040A3">
          <w:rPr>
            <w:rStyle w:val="Hyperlink"/>
            <w:rFonts w:ascii="Calibri" w:hAnsi="Calibri"/>
            <w:sz w:val="18"/>
            <w:szCs w:val="18"/>
            <w:lang w:val="en-US"/>
          </w:rPr>
          <w:t>https://www.omim.org/about</w:t>
        </w:r>
      </w:hyperlink>
      <w:r w:rsidRPr="007040A3">
        <w:rPr>
          <w:rFonts w:ascii="Calibri" w:hAnsi="Calibri"/>
          <w:sz w:val="18"/>
          <w:szCs w:val="18"/>
          <w:lang w:val="en-US"/>
        </w:rPr>
        <w:t xml:space="preserve">), SPG = Spastic paraplegia, TCC = thinning of the corpus </w:t>
      </w:r>
      <w:proofErr w:type="spellStart"/>
      <w:r w:rsidRPr="007040A3">
        <w:rPr>
          <w:rFonts w:ascii="Calibri" w:hAnsi="Calibri"/>
          <w:sz w:val="18"/>
          <w:szCs w:val="18"/>
          <w:lang w:val="en-US"/>
        </w:rPr>
        <w:t>callosus</w:t>
      </w:r>
      <w:proofErr w:type="spellEnd"/>
      <w:r w:rsidRPr="007040A3">
        <w:rPr>
          <w:rFonts w:ascii="Calibri" w:hAnsi="Calibri"/>
          <w:sz w:val="18"/>
          <w:szCs w:val="18"/>
          <w:lang w:val="en-US"/>
        </w:rPr>
        <w:t>, WML = white matter lesions, XL = x-linked</w:t>
      </w:r>
    </w:p>
    <w:p w:rsidR="00C250F2" w:rsidRPr="007040A3" w:rsidRDefault="00C250F2" w:rsidP="00C250F2">
      <w:pPr>
        <w:rPr>
          <w:rFonts w:cstheme="minorHAnsi"/>
          <w:sz w:val="18"/>
          <w:szCs w:val="18"/>
          <w:lang w:val="en-US"/>
        </w:rPr>
      </w:pPr>
      <w:r w:rsidRPr="007040A3">
        <w:rPr>
          <w:rFonts w:cstheme="minorHAnsi"/>
          <w:sz w:val="18"/>
          <w:szCs w:val="18"/>
          <w:lang w:val="en-US"/>
        </w:rPr>
        <w:t>* Repeat expansions</w:t>
      </w:r>
    </w:p>
    <w:p w:rsidR="009648F1" w:rsidRDefault="00042BC6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 w:rsidP="005A18D5">
      <w:pPr>
        <w:pStyle w:val="EndNoteBibliographyTitle"/>
        <w:rPr>
          <w:b/>
          <w:noProof/>
        </w:rPr>
      </w:pPr>
      <w:r w:rsidRPr="00EC31A4">
        <w:rPr>
          <w:b/>
          <w:noProof/>
        </w:rPr>
        <w:lastRenderedPageBreak/>
        <w:t>References</w:t>
      </w:r>
    </w:p>
    <w:p w:rsidR="00042BC6" w:rsidRDefault="00042BC6" w:rsidP="005A18D5">
      <w:pPr>
        <w:pStyle w:val="EndNoteBibliographyTitle"/>
        <w:rPr>
          <w:b/>
          <w:noProof/>
        </w:rPr>
      </w:pPr>
    </w:p>
    <w:p w:rsidR="00042BC6" w:rsidRPr="00EC31A4" w:rsidRDefault="00042BC6" w:rsidP="00042BC6">
      <w:pPr>
        <w:pStyle w:val="EndNoteBibliography"/>
        <w:rPr>
          <w:noProof/>
        </w:rPr>
      </w:pPr>
      <w:r w:rsidRPr="00EC31A4">
        <w:rPr>
          <w:noProof/>
        </w:rPr>
        <w:t>327.</w:t>
      </w:r>
      <w:r w:rsidRPr="00EC31A4">
        <w:rPr>
          <w:noProof/>
        </w:rPr>
        <w:tab/>
        <w:t>Harris ZL, Takahashi Y, Miyajima H, Serizawa M, MacGillivray RT, Gitlin JD. Aceruloplasminemia: molecular characterization of this disorder of iron metabolism. Proceedings of the National Academy of Sciences of the United States of America 1995;92(7):2539-2543.</w:t>
      </w:r>
    </w:p>
    <w:p w:rsidR="00042BC6" w:rsidRPr="00042BC6" w:rsidRDefault="00042BC6" w:rsidP="00042BC6">
      <w:pPr>
        <w:pStyle w:val="EndNoteBibliography"/>
        <w:rPr>
          <w:noProof/>
        </w:rPr>
      </w:pPr>
      <w:r w:rsidRPr="00A9759B">
        <w:rPr>
          <w:noProof/>
        </w:rPr>
        <w:t>352.</w:t>
      </w:r>
      <w:r w:rsidRPr="00A9759B">
        <w:rPr>
          <w:noProof/>
        </w:rPr>
        <w:tab/>
        <w:t>Zhou B, Westaway SK, Levinson B, Johnson MA, Gitschier J, Hayflick SJ. A novel pantothenate kinase gene (PANK2) is defective in Hallervorden-Spatz syndrome. Nat Genet 2001;28(4):345-349.</w:t>
      </w:r>
      <w:bookmarkStart w:id="0" w:name="_GoBack"/>
      <w:bookmarkEnd w:id="0"/>
    </w:p>
    <w:p w:rsidR="00A668B9" w:rsidRDefault="00A668B9" w:rsidP="00A668B9">
      <w:pPr>
        <w:jc w:val="both"/>
        <w:rPr>
          <w:rFonts w:ascii="Calibri" w:eastAsia="Calibri" w:hAnsi="Calibri" w:cs="Calibri"/>
          <w:noProof/>
          <w:lang w:val="en-US"/>
        </w:rPr>
      </w:pPr>
      <w:r w:rsidRPr="00A668B9">
        <w:rPr>
          <w:rFonts w:ascii="Calibri" w:eastAsia="Calibri" w:hAnsi="Calibri" w:cs="Calibri"/>
          <w:noProof/>
          <w:lang w:val="en-US"/>
        </w:rPr>
        <w:t>354.</w:t>
      </w:r>
      <w:r w:rsidRPr="00A668B9">
        <w:rPr>
          <w:rFonts w:ascii="Calibri" w:eastAsia="Calibri" w:hAnsi="Calibri" w:cs="Calibri"/>
          <w:noProof/>
          <w:lang w:val="en-US"/>
        </w:rPr>
        <w:tab/>
        <w:t>Curtis AR, Fey C, Morris CM, et al. Mutation in the gene encoding ferritin light polypeptide causes dominant adult-onset basal ganglia disease. Nat Genet 2001;28(4):350-354.</w:t>
      </w:r>
    </w:p>
    <w:p w:rsidR="008A26BB" w:rsidRPr="00EC31A4" w:rsidRDefault="008A26BB" w:rsidP="008A26BB">
      <w:pPr>
        <w:pStyle w:val="EndNoteBibliography"/>
        <w:rPr>
          <w:noProof/>
        </w:rPr>
      </w:pPr>
      <w:r w:rsidRPr="00EC31A4">
        <w:rPr>
          <w:noProof/>
        </w:rPr>
        <w:t>415.</w:t>
      </w:r>
      <w:r w:rsidRPr="00EC31A4">
        <w:rPr>
          <w:noProof/>
        </w:rPr>
        <w:tab/>
        <w:t>Alazami AM, Al-Saif A, Al-Semari A, et al. Mutations in C2orf37, encoding a nucleolar protein, cause hypogonadism, alopecia, diabetes mellitus, mental retardation, and extrapyramidal syndrome. Am J Hum Genet 2008;83(6):684-691.</w:t>
      </w:r>
    </w:p>
    <w:p w:rsidR="00DA67EA" w:rsidRPr="00DA67EA" w:rsidRDefault="00DA67EA" w:rsidP="00DA67EA">
      <w:pPr>
        <w:jc w:val="both"/>
        <w:rPr>
          <w:rFonts w:ascii="Calibri" w:eastAsia="Calibri" w:hAnsi="Calibri" w:cs="Calibri"/>
          <w:noProof/>
          <w:lang w:val="en-US"/>
        </w:rPr>
      </w:pPr>
      <w:r w:rsidRPr="00DA67EA">
        <w:rPr>
          <w:rFonts w:ascii="Calibri" w:eastAsia="Calibri" w:hAnsi="Calibri" w:cs="Calibri"/>
          <w:noProof/>
          <w:lang w:val="en-US"/>
        </w:rPr>
        <w:t>443.</w:t>
      </w:r>
      <w:r w:rsidRPr="00DA67EA">
        <w:rPr>
          <w:rFonts w:ascii="Calibri" w:eastAsia="Calibri" w:hAnsi="Calibri" w:cs="Calibri"/>
          <w:noProof/>
          <w:lang w:val="en-US"/>
        </w:rPr>
        <w:tab/>
        <w:t>Fukao T, Scriver CR, Kondo N. The clinical phenotype and outcome of mitochondrial acetoacetyl-CoA thiolase deficiency (beta-ketothiolase or T2 deficiency) in 26 enzymatically proved and mutation-defined patients. Molecular genetics and metabolism 2001;72(2):109-114.</w:t>
      </w:r>
    </w:p>
    <w:p w:rsidR="005A18D5" w:rsidRDefault="00DA67EA">
      <w:pPr>
        <w:rPr>
          <w:rFonts w:ascii="Calibri" w:eastAsia="Calibri" w:hAnsi="Calibri" w:cs="Times New Roman"/>
          <w:noProof/>
        </w:rPr>
      </w:pPr>
      <w:r w:rsidRPr="00DA67EA">
        <w:rPr>
          <w:rFonts w:ascii="Calibri" w:eastAsia="Calibri" w:hAnsi="Calibri" w:cs="Times New Roman"/>
          <w:noProof/>
        </w:rPr>
        <w:t>445.</w:t>
      </w:r>
      <w:r w:rsidRPr="00DA67EA">
        <w:rPr>
          <w:rFonts w:ascii="Calibri" w:eastAsia="Calibri" w:hAnsi="Calibri" w:cs="Times New Roman"/>
          <w:noProof/>
        </w:rPr>
        <w:tab/>
        <w:t>Livingston JH, Lin JP, Dale RC, et al. A type I interferon signature identifies bilateral striatal necrosis due to mutations in ADAR1. J Med Genet 2014;51(2):76-82.</w:t>
      </w:r>
    </w:p>
    <w:p w:rsidR="00A1133D" w:rsidRPr="00A1133D" w:rsidRDefault="00A1133D" w:rsidP="00A1133D">
      <w:pPr>
        <w:jc w:val="both"/>
        <w:rPr>
          <w:rFonts w:ascii="Calibri" w:eastAsia="Calibri" w:hAnsi="Calibri" w:cs="Calibri"/>
          <w:noProof/>
          <w:lang w:val="en-US"/>
        </w:rPr>
      </w:pPr>
      <w:r w:rsidRPr="00A1133D">
        <w:rPr>
          <w:rFonts w:ascii="Calibri" w:eastAsia="Calibri" w:hAnsi="Calibri" w:cs="Calibri"/>
          <w:noProof/>
          <w:lang w:val="en-US"/>
        </w:rPr>
        <w:t>446.</w:t>
      </w:r>
      <w:r w:rsidRPr="00A1133D">
        <w:rPr>
          <w:rFonts w:ascii="Calibri" w:eastAsia="Calibri" w:hAnsi="Calibri" w:cs="Calibri"/>
          <w:noProof/>
          <w:lang w:val="en-US"/>
        </w:rPr>
        <w:tab/>
        <w:t>Rice GI, Kitabayashi N, Barth M, et al. Genetic, Phenotypic, and Interferon Biomarker Status in ADAR1-Related Neurological Disease. Neuropediatrics 2017;48(3):166-184.</w:t>
      </w:r>
    </w:p>
    <w:p w:rsidR="00A1133D" w:rsidRPr="00A1133D" w:rsidRDefault="00A1133D" w:rsidP="00A1133D">
      <w:pPr>
        <w:jc w:val="both"/>
        <w:rPr>
          <w:rFonts w:ascii="Calibri" w:eastAsia="Calibri" w:hAnsi="Calibri" w:cs="Calibri"/>
          <w:noProof/>
          <w:lang w:val="en-US"/>
        </w:rPr>
      </w:pPr>
      <w:r w:rsidRPr="00A1133D">
        <w:rPr>
          <w:rFonts w:ascii="Calibri" w:eastAsia="Calibri" w:hAnsi="Calibri" w:cs="Calibri"/>
          <w:noProof/>
          <w:lang w:val="en-US"/>
        </w:rPr>
        <w:t>447.</w:t>
      </w:r>
      <w:r w:rsidRPr="00A1133D">
        <w:rPr>
          <w:rFonts w:ascii="Calibri" w:eastAsia="Calibri" w:hAnsi="Calibri" w:cs="Calibri"/>
          <w:noProof/>
          <w:lang w:val="en-US"/>
        </w:rPr>
        <w:tab/>
        <w:t>Kortum F, Das S, Flindt M, et al. The core FOXG1 syndrome phenotype consists of postnatal microcephaly, severe mental retardation, absent language, dyskinesia, and corpus callosum hypogenesis. J Med Genet 2011;48(6):396-406.</w:t>
      </w:r>
    </w:p>
    <w:p w:rsidR="00A1133D" w:rsidRPr="00A1133D" w:rsidRDefault="00A1133D" w:rsidP="00A1133D">
      <w:pPr>
        <w:jc w:val="both"/>
        <w:rPr>
          <w:rFonts w:ascii="Calibri" w:eastAsia="Calibri" w:hAnsi="Calibri" w:cs="Calibri"/>
          <w:noProof/>
          <w:lang w:val="en-US"/>
        </w:rPr>
      </w:pPr>
      <w:r w:rsidRPr="00A1133D">
        <w:rPr>
          <w:rFonts w:ascii="Calibri" w:eastAsia="Calibri" w:hAnsi="Calibri" w:cs="Calibri"/>
          <w:noProof/>
          <w:lang w:val="en-US"/>
        </w:rPr>
        <w:t>448.</w:t>
      </w:r>
      <w:r w:rsidRPr="00A1133D">
        <w:rPr>
          <w:rFonts w:ascii="Calibri" w:eastAsia="Calibri" w:hAnsi="Calibri" w:cs="Calibri"/>
          <w:noProof/>
          <w:lang w:val="en-US"/>
        </w:rPr>
        <w:tab/>
        <w:t>Cellini E, Vignoli A, Pisano T, et al. The hyperkinetic movement disorder of FOXG1-related epileptic-dyskinetic encephalopathy. Dev Med Child Neurol 2016;58(1):93-97.</w:t>
      </w:r>
    </w:p>
    <w:p w:rsidR="00A1133D" w:rsidRPr="00A1133D" w:rsidRDefault="00A1133D" w:rsidP="00A1133D">
      <w:pPr>
        <w:jc w:val="both"/>
        <w:rPr>
          <w:rFonts w:ascii="Calibri" w:eastAsia="Calibri" w:hAnsi="Calibri" w:cs="Calibri"/>
          <w:noProof/>
          <w:lang w:val="en-US"/>
        </w:rPr>
      </w:pPr>
      <w:r w:rsidRPr="00A1133D">
        <w:rPr>
          <w:rFonts w:ascii="Calibri" w:eastAsia="Calibri" w:hAnsi="Calibri" w:cs="Calibri"/>
          <w:noProof/>
          <w:lang w:val="en-US"/>
        </w:rPr>
        <w:t>449.</w:t>
      </w:r>
      <w:r w:rsidRPr="00A1133D">
        <w:rPr>
          <w:rFonts w:ascii="Calibri" w:eastAsia="Calibri" w:hAnsi="Calibri" w:cs="Calibri"/>
          <w:noProof/>
          <w:lang w:val="en-US"/>
        </w:rPr>
        <w:tab/>
        <w:t>Papandreou A, Schneider RB, Augustine EF, et al. Delineation of the movement disorders associated with FOXG1 mutations. Neurology 2016;86(19):1794-1800.</w:t>
      </w:r>
    </w:p>
    <w:p w:rsidR="00DA67EA" w:rsidRDefault="00A1133D" w:rsidP="00A1133D">
      <w:pPr>
        <w:rPr>
          <w:rFonts w:ascii="Calibri" w:eastAsia="Calibri" w:hAnsi="Calibri" w:cs="Times New Roman"/>
          <w:noProof/>
        </w:rPr>
      </w:pPr>
      <w:r w:rsidRPr="00A1133D">
        <w:rPr>
          <w:rFonts w:ascii="Calibri" w:eastAsia="Calibri" w:hAnsi="Calibri" w:cs="Times New Roman"/>
          <w:noProof/>
        </w:rPr>
        <w:t>450.</w:t>
      </w:r>
      <w:r w:rsidRPr="00A1133D">
        <w:rPr>
          <w:rFonts w:ascii="Calibri" w:eastAsia="Calibri" w:hAnsi="Calibri" w:cs="Times New Roman"/>
          <w:noProof/>
        </w:rPr>
        <w:tab/>
        <w:t>Biery BJ, Stein DE, Morton DH, Goodman SI. Gene structure and mutations of glutaryl-coenzyme A dehydrogenase: impaired association of enzyme subunits that is due to an A421V substitution causes glutaric acidemia type I in the Amish. Am J Hum Genet 1996;59(5):1006-1011.</w:t>
      </w:r>
    </w:p>
    <w:p w:rsidR="00F471C9" w:rsidRPr="00F471C9" w:rsidRDefault="00F471C9" w:rsidP="00F471C9">
      <w:pPr>
        <w:jc w:val="both"/>
        <w:rPr>
          <w:rFonts w:ascii="Calibri" w:eastAsia="Calibri" w:hAnsi="Calibri" w:cs="Calibri"/>
          <w:noProof/>
          <w:lang w:val="en-US"/>
        </w:rPr>
      </w:pPr>
      <w:r w:rsidRPr="00F471C9">
        <w:rPr>
          <w:rFonts w:ascii="Calibri" w:eastAsia="Calibri" w:hAnsi="Calibri" w:cs="Calibri"/>
          <w:noProof/>
          <w:lang w:val="en-US"/>
        </w:rPr>
        <w:t>454.</w:t>
      </w:r>
      <w:r w:rsidRPr="00F471C9">
        <w:rPr>
          <w:rFonts w:ascii="Calibri" w:eastAsia="Calibri" w:hAnsi="Calibri" w:cs="Calibri"/>
          <w:noProof/>
          <w:lang w:val="en-US"/>
        </w:rPr>
        <w:tab/>
        <w:t>Gibbs RA, Caskey CT. Identification and localization of mutations at the Lesch-Nyhan locus by ribonuclease A cleavage. Science 1987;236(4799):303-305.</w:t>
      </w:r>
    </w:p>
    <w:p w:rsidR="00F471C9" w:rsidRPr="00F471C9" w:rsidRDefault="00F471C9" w:rsidP="00F471C9">
      <w:pPr>
        <w:jc w:val="both"/>
        <w:rPr>
          <w:rFonts w:ascii="Calibri" w:eastAsia="Calibri" w:hAnsi="Calibri" w:cs="Calibri"/>
          <w:noProof/>
          <w:lang w:val="en-US"/>
        </w:rPr>
      </w:pPr>
      <w:r w:rsidRPr="00F471C9">
        <w:rPr>
          <w:rFonts w:ascii="Calibri" w:eastAsia="Calibri" w:hAnsi="Calibri" w:cs="Calibri"/>
          <w:noProof/>
          <w:lang w:val="en-US"/>
        </w:rPr>
        <w:t>455.</w:t>
      </w:r>
      <w:r w:rsidRPr="00F471C9">
        <w:rPr>
          <w:rFonts w:ascii="Calibri" w:eastAsia="Calibri" w:hAnsi="Calibri" w:cs="Calibri"/>
          <w:noProof/>
          <w:lang w:val="en-US"/>
        </w:rPr>
        <w:tab/>
        <w:t>Jansen R, Ledley FD. Heterozygous mutations at the mut locus in fibroblasts with mut0 methylmalonic acidemia identified by polymerase-chain-reaction cDNA cloning. Am J Hum Genet 1990;47(5):808-814.</w:t>
      </w:r>
    </w:p>
    <w:p w:rsidR="00F471C9" w:rsidRPr="00F471C9" w:rsidRDefault="00F471C9" w:rsidP="00F471C9">
      <w:pPr>
        <w:jc w:val="both"/>
        <w:rPr>
          <w:rFonts w:ascii="Calibri" w:eastAsia="Calibri" w:hAnsi="Calibri" w:cs="Calibri"/>
          <w:noProof/>
          <w:lang w:val="en-US"/>
        </w:rPr>
      </w:pPr>
      <w:r w:rsidRPr="00F471C9">
        <w:rPr>
          <w:rFonts w:ascii="Calibri" w:eastAsia="Calibri" w:hAnsi="Calibri" w:cs="Calibri"/>
          <w:noProof/>
          <w:lang w:val="en-US"/>
        </w:rPr>
        <w:t>456.</w:t>
      </w:r>
      <w:r w:rsidRPr="00F471C9">
        <w:rPr>
          <w:rFonts w:ascii="Calibri" w:eastAsia="Calibri" w:hAnsi="Calibri" w:cs="Calibri"/>
          <w:noProof/>
          <w:lang w:val="en-US"/>
        </w:rPr>
        <w:tab/>
        <w:t>Kolker S, Valayannopoulos V, Burlina AB, et al. The phenotypic spectrum of organic acidurias and urea cycle disorders. Part 2: the evolving clinical phenotype. J Inherit Metab Dis 2015.</w:t>
      </w:r>
    </w:p>
    <w:p w:rsidR="00F471C9" w:rsidRPr="00F471C9" w:rsidRDefault="00F471C9" w:rsidP="00F471C9">
      <w:pPr>
        <w:jc w:val="both"/>
        <w:rPr>
          <w:rFonts w:ascii="Calibri" w:eastAsia="Calibri" w:hAnsi="Calibri" w:cs="Calibri"/>
          <w:noProof/>
          <w:lang w:val="en-US"/>
        </w:rPr>
      </w:pPr>
      <w:r w:rsidRPr="00F471C9">
        <w:rPr>
          <w:rFonts w:ascii="Calibri" w:eastAsia="Calibri" w:hAnsi="Calibri" w:cs="Calibri"/>
          <w:noProof/>
          <w:lang w:val="en-US"/>
        </w:rPr>
        <w:t>457.</w:t>
      </w:r>
      <w:r w:rsidRPr="00F471C9">
        <w:rPr>
          <w:rFonts w:ascii="Calibri" w:eastAsia="Calibri" w:hAnsi="Calibri" w:cs="Calibri"/>
          <w:noProof/>
          <w:lang w:val="en-US"/>
        </w:rPr>
        <w:tab/>
        <w:t>Richard E, Desviat LR, Perez B, Perez-Cerda C, Ugarte M. Three novel splice mutations in the PCCA gene causing identical exon skipping in propionic acidemia patients. Human genetics 1997;101(1):93-96.</w:t>
      </w:r>
    </w:p>
    <w:p w:rsidR="00F471C9" w:rsidRDefault="00F471C9" w:rsidP="00A1133D">
      <w:pPr>
        <w:rPr>
          <w:noProof/>
        </w:rPr>
      </w:pPr>
      <w:r w:rsidRPr="00A9759B">
        <w:rPr>
          <w:noProof/>
        </w:rPr>
        <w:t>487.</w:t>
      </w:r>
      <w:r w:rsidRPr="00A9759B">
        <w:rPr>
          <w:noProof/>
        </w:rPr>
        <w:tab/>
        <w:t xml:space="preserve">Koide R, Ikeuchi T, Onodera O, et al. </w:t>
      </w:r>
      <w:r w:rsidRPr="00EC31A4">
        <w:rPr>
          <w:noProof/>
        </w:rPr>
        <w:t>Unstable expansion of CAG repeat in hereditary dentatorubral-pallidoluysian atrophy (DRPLA). Nat Genet 1994;6(1):9-13.</w:t>
      </w:r>
    </w:p>
    <w:p w:rsidR="00E06592" w:rsidRPr="00E06592" w:rsidRDefault="00E06592" w:rsidP="00E06592">
      <w:pPr>
        <w:jc w:val="both"/>
        <w:rPr>
          <w:rFonts w:ascii="Calibri" w:eastAsia="Calibri" w:hAnsi="Calibri" w:cs="Calibri"/>
          <w:noProof/>
          <w:lang w:val="en-US"/>
        </w:rPr>
      </w:pPr>
      <w:r w:rsidRPr="00E06592">
        <w:rPr>
          <w:rFonts w:ascii="Calibri" w:eastAsia="Calibri" w:hAnsi="Calibri" w:cs="Calibri"/>
          <w:noProof/>
          <w:lang w:val="en-US"/>
        </w:rPr>
        <w:lastRenderedPageBreak/>
        <w:t>511.</w:t>
      </w:r>
      <w:r w:rsidRPr="00E06592">
        <w:rPr>
          <w:rFonts w:ascii="Calibri" w:eastAsia="Calibri" w:hAnsi="Calibri" w:cs="Calibri"/>
          <w:noProof/>
          <w:lang w:val="en-US"/>
        </w:rPr>
        <w:tab/>
        <w:t>Koide R, Kobayashi S, Shimohata T, et al. A neurological disease caused by an expanded CAG trinucleotide repeat in the TATA-binding protein gene: a new polyglutamine disease? Hum Mol Genet 1999;8(11):2047-2053.</w:t>
      </w:r>
    </w:p>
    <w:p w:rsidR="00E06592" w:rsidRPr="00E06592" w:rsidRDefault="00E06592" w:rsidP="00E06592">
      <w:pPr>
        <w:jc w:val="both"/>
        <w:rPr>
          <w:rFonts w:ascii="Calibri" w:eastAsia="Calibri" w:hAnsi="Calibri" w:cs="Calibri"/>
          <w:noProof/>
          <w:lang w:val="en-US"/>
        </w:rPr>
      </w:pPr>
      <w:r w:rsidRPr="00E06592">
        <w:rPr>
          <w:rFonts w:ascii="Calibri" w:eastAsia="Calibri" w:hAnsi="Calibri" w:cs="Calibri"/>
          <w:noProof/>
          <w:lang w:val="en-US"/>
        </w:rPr>
        <w:t>512.</w:t>
      </w:r>
      <w:r w:rsidRPr="00E06592">
        <w:rPr>
          <w:rFonts w:ascii="Calibri" w:eastAsia="Calibri" w:hAnsi="Calibri" w:cs="Calibri"/>
          <w:noProof/>
          <w:lang w:val="en-US"/>
        </w:rPr>
        <w:tab/>
        <w:t>Schneider SA, van de Warrenburg BP, Hughes TD, et al. Phenotypic homogeneity of the Huntington disease-like presentation in a SCA17 family. Neurology 2006;67(9):1701-1703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2.</w:t>
      </w:r>
      <w:r w:rsidRPr="005A18D5">
        <w:rPr>
          <w:rFonts w:ascii="Calibri" w:eastAsia="Calibri" w:hAnsi="Calibri" w:cs="Calibri"/>
          <w:noProof/>
          <w:lang w:val="en-US"/>
        </w:rPr>
        <w:tab/>
        <w:t>Group HsDCR. A novel gene containing a trinucleotide repeat that is expanded and unstable on Huntington's disease chromosomes. The Huntington's Disease Collaborative Research Group. Cell 1993;72(6):971-983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3.</w:t>
      </w:r>
      <w:r w:rsidRPr="005A18D5">
        <w:rPr>
          <w:rFonts w:ascii="Calibri" w:eastAsia="Calibri" w:hAnsi="Calibri" w:cs="Calibri"/>
          <w:noProof/>
          <w:lang w:val="en-US"/>
        </w:rPr>
        <w:tab/>
        <w:t>Margolis RL, O'Hearn E, Rosenblatt A, et al. A disorder similar to Huntington's disease is associated with a novel CAG repeat expansion. Annals of neurology 2001;50(6):373-380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4.</w:t>
      </w:r>
      <w:r w:rsidRPr="005A18D5">
        <w:rPr>
          <w:rFonts w:ascii="Calibri" w:eastAsia="Calibri" w:hAnsi="Calibri" w:cs="Calibri"/>
          <w:noProof/>
          <w:lang w:val="en-US"/>
        </w:rPr>
        <w:tab/>
        <w:t>Breedveld GJ, van Dongen JW, Danesino C, et al. Mutations in TITF-1 are associated with benign hereditary chorea. Hum Mol Genet 2002;11(8):971-979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5.</w:t>
      </w:r>
      <w:r w:rsidRPr="005A18D5">
        <w:rPr>
          <w:rFonts w:ascii="Calibri" w:eastAsia="Calibri" w:hAnsi="Calibri" w:cs="Calibri"/>
          <w:noProof/>
          <w:lang w:val="en-US"/>
        </w:rPr>
        <w:tab/>
        <w:t>Carre A, Szinnai G, Castanet M, et al. Five new TTF1/NKX2.1 mutations in brain-lung-thyroid syndrome: rescue by PAX8 synergism in one case. Human Molecular Genetics 2009;18(12):2266-2276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de-DE"/>
        </w:rPr>
      </w:pPr>
      <w:r w:rsidRPr="005A18D5">
        <w:rPr>
          <w:rFonts w:ascii="Calibri" w:eastAsia="Calibri" w:hAnsi="Calibri" w:cs="Calibri"/>
          <w:noProof/>
          <w:lang w:val="en-US"/>
        </w:rPr>
        <w:t>796.</w:t>
      </w:r>
      <w:r w:rsidRPr="005A18D5">
        <w:rPr>
          <w:rFonts w:ascii="Calibri" w:eastAsia="Calibri" w:hAnsi="Calibri" w:cs="Calibri"/>
          <w:noProof/>
          <w:lang w:val="en-US"/>
        </w:rPr>
        <w:tab/>
        <w:t xml:space="preserve">Diggle CP, Sukoff Rizzo SJ, Popiolek M, et al. Biallelic Mutations in PDE10A Lead to Loss of Striatal PDE10A and a Hyperkinetic Movement Disorder with Onset in Infancy. </w:t>
      </w:r>
      <w:r w:rsidRPr="005A18D5">
        <w:rPr>
          <w:rFonts w:ascii="Calibri" w:eastAsia="Calibri" w:hAnsi="Calibri" w:cs="Calibri"/>
          <w:noProof/>
          <w:lang w:val="de-DE"/>
        </w:rPr>
        <w:t>Am J Hum Genet 2016;98(4):735-743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de-DE"/>
        </w:rPr>
        <w:t>797.</w:t>
      </w:r>
      <w:r w:rsidRPr="005A18D5">
        <w:rPr>
          <w:rFonts w:ascii="Calibri" w:eastAsia="Calibri" w:hAnsi="Calibri" w:cs="Calibri"/>
          <w:noProof/>
          <w:lang w:val="de-DE"/>
        </w:rPr>
        <w:tab/>
        <w:t xml:space="preserve">Mencacci NE, Kamsteeg EJ, Nakashima K, et al. </w:t>
      </w:r>
      <w:r w:rsidRPr="005A18D5">
        <w:rPr>
          <w:rFonts w:ascii="Calibri" w:eastAsia="Calibri" w:hAnsi="Calibri" w:cs="Calibri"/>
          <w:noProof/>
          <w:lang w:val="en-US"/>
        </w:rPr>
        <w:t>De Novo Mutations in PDE10A Cause Childhood-Onset Chorea with Bilateral Striatal Lesions. Am J Hum Genet 2016;98(4):763-771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8.</w:t>
      </w:r>
      <w:r w:rsidRPr="005A18D5">
        <w:rPr>
          <w:rFonts w:ascii="Calibri" w:eastAsia="Calibri" w:hAnsi="Calibri" w:cs="Calibri"/>
          <w:noProof/>
          <w:lang w:val="en-US"/>
        </w:rPr>
        <w:tab/>
        <w:t>Laplanche JL, Hachimi KH, Durieux I, et al. Prominent psychiatric features and early onset in an inherited prion disease with a new insertional mutation in the prion protein gene. Brain : a journal of neurology 1999;122 ( Pt 12):2375-2386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799.</w:t>
      </w:r>
      <w:r w:rsidRPr="005A18D5">
        <w:rPr>
          <w:rFonts w:ascii="Calibri" w:eastAsia="Calibri" w:hAnsi="Calibri" w:cs="Calibri"/>
          <w:noProof/>
          <w:lang w:val="en-US"/>
        </w:rPr>
        <w:tab/>
        <w:t>Rampoldi L, Dobson-Stone C, Rubio JP, et al. A conserved sorting-associated protein is mutant in chorea-acanthocytosis. Nat Genet 2001;28(2):119-120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0.</w:t>
      </w:r>
      <w:r w:rsidRPr="005A18D5">
        <w:rPr>
          <w:rFonts w:ascii="Calibri" w:eastAsia="Calibri" w:hAnsi="Calibri" w:cs="Calibri"/>
          <w:noProof/>
          <w:lang w:val="en-US"/>
        </w:rPr>
        <w:tab/>
        <w:t>Ueno S, Maruki Y, Nakamura M, et al. The gene encoding a newly discovered protein, chorein, is mutated in chorea-acanthocytosis. Nat Genet 2001;28(2):121-122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1.</w:t>
      </w:r>
      <w:r w:rsidRPr="005A18D5">
        <w:rPr>
          <w:rFonts w:ascii="Calibri" w:eastAsia="Calibri" w:hAnsi="Calibri" w:cs="Calibri"/>
          <w:noProof/>
          <w:lang w:val="en-US"/>
        </w:rPr>
        <w:tab/>
        <w:t>Velayos Baeza A, Dobson-Stone C, Rampoldi L, et al. Chorea-Acanthocytosis. In: Pagon RA, Adam MP, Ardinger HH, et al., eds. GeneReviews(R). Seattle (WA)1993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2.</w:t>
      </w:r>
      <w:r w:rsidRPr="005A18D5">
        <w:rPr>
          <w:rFonts w:ascii="Calibri" w:eastAsia="Calibri" w:hAnsi="Calibri" w:cs="Calibri"/>
          <w:noProof/>
          <w:lang w:val="en-US"/>
        </w:rPr>
        <w:tab/>
        <w:t>Ho M, Chelly J, Carter N, Danek A, Crocker P, Monaco AP. Isolation of the gene for McLeod syndrome that encodes a novel membrane transport protein. Cell 1994;77(6):869-880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3.</w:t>
      </w:r>
      <w:r w:rsidRPr="005A18D5">
        <w:rPr>
          <w:rFonts w:ascii="Calibri" w:eastAsia="Calibri" w:hAnsi="Calibri" w:cs="Calibri"/>
          <w:noProof/>
          <w:lang w:val="en-US"/>
        </w:rPr>
        <w:tab/>
        <w:t>Jung HH, Danek A, Walker RH. Neuroacanthocytosis syndromes. Orphanet journal of rare diseases 2011;6:68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de-DE"/>
        </w:rPr>
        <w:t>804.</w:t>
      </w:r>
      <w:r w:rsidRPr="005A18D5">
        <w:rPr>
          <w:rFonts w:ascii="Calibri" w:eastAsia="Calibri" w:hAnsi="Calibri" w:cs="Calibri"/>
          <w:noProof/>
          <w:lang w:val="de-DE"/>
        </w:rPr>
        <w:tab/>
        <w:t xml:space="preserve">Schirinzi T, Garone G, Travaglini L, et al. </w:t>
      </w:r>
      <w:r w:rsidRPr="005A18D5">
        <w:rPr>
          <w:rFonts w:ascii="Calibri" w:eastAsia="Calibri" w:hAnsi="Calibri" w:cs="Calibri"/>
          <w:noProof/>
          <w:lang w:val="en-US"/>
        </w:rPr>
        <w:t>Phenomenology and clinical course of movement disorder in GNAO1 variants: Results from an analytical review. Parkinsonism Relat Disord 2019;61:19-25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5.</w:t>
      </w:r>
      <w:r w:rsidRPr="005A18D5">
        <w:rPr>
          <w:rFonts w:ascii="Calibri" w:eastAsia="Calibri" w:hAnsi="Calibri" w:cs="Calibri"/>
          <w:noProof/>
          <w:lang w:val="en-US"/>
        </w:rPr>
        <w:tab/>
        <w:t>Yamashita Y, Ogawa T, Ogaki K, et al. Neuroimaging evaluation and successful treatment by using directional deep brain stimulation and levodopa in a patient with GNAO1-associated movement disorder: A case report. J Neurol Sci 2020;411:116710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6.</w:t>
      </w:r>
      <w:r w:rsidRPr="005A18D5">
        <w:rPr>
          <w:rFonts w:ascii="Calibri" w:eastAsia="Calibri" w:hAnsi="Calibri" w:cs="Calibri"/>
          <w:noProof/>
          <w:lang w:val="en-US"/>
        </w:rPr>
        <w:tab/>
        <w:t>Santens P, Van Damme T, Steyaert W, et al. RNF216 mutations as a novel cause of autosomal recessive Huntington-like disorder. Neurology 2015;84(17):1760-1766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7.</w:t>
      </w:r>
      <w:r w:rsidRPr="005A18D5">
        <w:rPr>
          <w:rFonts w:ascii="Calibri" w:eastAsia="Calibri" w:hAnsi="Calibri" w:cs="Calibri"/>
          <w:noProof/>
          <w:lang w:val="en-US"/>
        </w:rPr>
        <w:tab/>
        <w:t>Lieto M, Galatolo D, Roca A, et al. Overt Hypogonadism May Not Be a Sentinel Sign of RING Finger Protein 216: Two Novel Mutations Associated with Ataxia, Chorea, and Fertility. Mov Disord Clin Pract 2019;6(8):724-726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lastRenderedPageBreak/>
        <w:t>808.</w:t>
      </w:r>
      <w:r w:rsidRPr="005A18D5">
        <w:rPr>
          <w:rFonts w:ascii="Calibri" w:eastAsia="Calibri" w:hAnsi="Calibri" w:cs="Calibri"/>
          <w:noProof/>
          <w:lang w:val="en-US"/>
        </w:rPr>
        <w:tab/>
        <w:t>Chen KL, Zhao GX, Wang H, et al. A novel de novo RNF216 mutation associated with autosomal recessive Huntington-like disorder. Ann Clin Transl Neurol 2020;7(5):860-864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09.</w:t>
      </w:r>
      <w:r w:rsidRPr="005A18D5">
        <w:rPr>
          <w:rFonts w:ascii="Calibri" w:eastAsia="Calibri" w:hAnsi="Calibri" w:cs="Calibri"/>
          <w:noProof/>
          <w:lang w:val="en-US"/>
        </w:rPr>
        <w:tab/>
        <w:t>Norremolle A, Nielsen JE, Sorensen SA, Hasholt L. Elongated CAG repeats of the B37 gene in a Danish family with dentato-rubro-pallido-luysian atrophy. Hum Genet 1995;95(3):313-318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en-US"/>
        </w:rPr>
      </w:pPr>
      <w:r w:rsidRPr="005A18D5">
        <w:rPr>
          <w:rFonts w:ascii="Calibri" w:eastAsia="Calibri" w:hAnsi="Calibri" w:cs="Calibri"/>
          <w:noProof/>
          <w:lang w:val="en-US"/>
        </w:rPr>
        <w:t>810.</w:t>
      </w:r>
      <w:r w:rsidRPr="005A18D5">
        <w:rPr>
          <w:rFonts w:ascii="Calibri" w:eastAsia="Calibri" w:hAnsi="Calibri" w:cs="Calibri"/>
          <w:noProof/>
          <w:lang w:val="en-US"/>
        </w:rPr>
        <w:tab/>
        <w:t>Renton AE, Majounie E, Waite A, et al. A hexanucleotide repeat expansion in C9ORF72 is the cause of chromosome 9p21-linked ALS-FTD. Neuron 2011;72(2):257-268.</w:t>
      </w:r>
    </w:p>
    <w:p w:rsidR="005A18D5" w:rsidRPr="005A18D5" w:rsidRDefault="005A18D5" w:rsidP="005A18D5">
      <w:pPr>
        <w:jc w:val="both"/>
        <w:rPr>
          <w:rFonts w:ascii="Calibri" w:eastAsia="Calibri" w:hAnsi="Calibri" w:cs="Calibri"/>
          <w:noProof/>
          <w:lang w:val="de-DE"/>
        </w:rPr>
      </w:pPr>
      <w:r w:rsidRPr="005A18D5">
        <w:rPr>
          <w:rFonts w:ascii="Calibri" w:eastAsia="Calibri" w:hAnsi="Calibri" w:cs="Calibri"/>
          <w:noProof/>
          <w:lang w:val="en-US"/>
        </w:rPr>
        <w:t>811.</w:t>
      </w:r>
      <w:r w:rsidRPr="005A18D5">
        <w:rPr>
          <w:rFonts w:ascii="Calibri" w:eastAsia="Calibri" w:hAnsi="Calibri" w:cs="Calibri"/>
          <w:noProof/>
          <w:lang w:val="en-US"/>
        </w:rPr>
        <w:tab/>
        <w:t xml:space="preserve">Hensman Moss DJ, Poulter M, Beck J, et al. C9orf72 expansions are the most common genetic cause of Huntington disease phenocopies. </w:t>
      </w:r>
      <w:r w:rsidRPr="005A18D5">
        <w:rPr>
          <w:rFonts w:ascii="Calibri" w:eastAsia="Calibri" w:hAnsi="Calibri" w:cs="Calibri"/>
          <w:noProof/>
          <w:lang w:val="de-DE"/>
        </w:rPr>
        <w:t>Neurology 2014;82(4):292-299.</w:t>
      </w:r>
    </w:p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p w:rsidR="005A18D5" w:rsidRDefault="005A18D5"/>
    <w:sectPr w:rsidR="005A18D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250F2"/>
    <w:rsid w:val="00042BC6"/>
    <w:rsid w:val="001600DB"/>
    <w:rsid w:val="005A18D5"/>
    <w:rsid w:val="008A26BB"/>
    <w:rsid w:val="00A1133D"/>
    <w:rsid w:val="00A668B9"/>
    <w:rsid w:val="00C250F2"/>
    <w:rsid w:val="00CA2E0D"/>
    <w:rsid w:val="00D61016"/>
    <w:rsid w:val="00DA67EA"/>
    <w:rsid w:val="00E06592"/>
    <w:rsid w:val="00F471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AC6E1B"/>
  <w15:chartTrackingRefBased/>
  <w15:docId w15:val="{F9B82D22-EE45-46B8-84DA-4FE24965C2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250F2"/>
    <w:pPr>
      <w:spacing w:after="0" w:line="240" w:lineRule="auto"/>
    </w:pPr>
    <w:rPr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250F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A18D5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18D5"/>
    <w:rPr>
      <w:rFonts w:ascii="Calibri" w:hAnsi="Calibri" w:cs="Calibri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18D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18D5"/>
    <w:rPr>
      <w:rFonts w:ascii="Segoe UI" w:hAnsi="Segoe UI" w:cs="Segoe UI"/>
      <w:sz w:val="18"/>
      <w:szCs w:val="18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8A26BB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A26BB"/>
    <w:rPr>
      <w:rFonts w:ascii="Calibri" w:hAnsi="Calibri" w:cs="Calibri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omim.org/abou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6</Pages>
  <Words>4021</Words>
  <Characters>22921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 Rajalingam</dc:creator>
  <cp:keywords/>
  <dc:description/>
  <cp:lastModifiedBy>Sumi Rajalingam</cp:lastModifiedBy>
  <cp:revision>4</cp:revision>
  <dcterms:created xsi:type="dcterms:W3CDTF">2022-10-08T03:03:00Z</dcterms:created>
  <dcterms:modified xsi:type="dcterms:W3CDTF">2022-10-08T03:30:00Z</dcterms:modified>
</cp:coreProperties>
</file>